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5AB62C40" w:rsidR="00144530" w:rsidRDefault="00144530">
      <w:r>
        <w:rPr>
          <w:b/>
          <w:bCs/>
        </w:rPr>
        <w:t xml:space="preserve">Working Title: </w:t>
      </w:r>
      <w:r>
        <w:t>The genetic basis of multiple distinct flowering time cues in switchgrass (</w:t>
      </w:r>
      <w:r>
        <w:rPr>
          <w:i/>
          <w:iCs/>
        </w:rPr>
        <w:t>Panicum virgatum</w:t>
      </w:r>
      <w:r>
        <w:t>)</w:t>
      </w:r>
    </w:p>
    <w:p w14:paraId="5430DBE7" w14:textId="107E2E44" w:rsidR="00144530" w:rsidRDefault="00144530">
      <w:r>
        <w:rPr>
          <w:b/>
          <w:bCs/>
        </w:rPr>
        <w:t>Authors:</w:t>
      </w:r>
      <w:r w:rsidR="00E7433B">
        <w:rPr>
          <w:b/>
          <w:bCs/>
        </w:rPr>
        <w:t xml:space="preserve"> </w:t>
      </w:r>
      <w:r w:rsidR="00E7433B">
        <w:t>Alice MacQueen*, Li Zhang*, Jason Bonette, …who else? …, Tom Juenger</w:t>
      </w:r>
      <w:r>
        <w:t xml:space="preserve"> </w:t>
      </w:r>
    </w:p>
    <w:p w14:paraId="53C1B0A8" w14:textId="7ACB47FB" w:rsidR="009944C8" w:rsidRPr="009944C8" w:rsidRDefault="009944C8">
      <w:pPr>
        <w:rPr>
          <w:b/>
          <w:bCs/>
        </w:rPr>
      </w:pPr>
      <w:r w:rsidRPr="009944C8">
        <w:rPr>
          <w:b/>
          <w:bCs/>
        </w:rPr>
        <w:t>Intended Audience:</w:t>
      </w:r>
    </w:p>
    <w:p w14:paraId="74153C3E" w14:textId="36A86C3E" w:rsidR="00144530" w:rsidRPr="009944C8" w:rsidRDefault="009944C8">
      <w:pPr>
        <w:rPr>
          <w:b/>
          <w:bCs/>
        </w:rPr>
      </w:pPr>
      <w:r w:rsidRPr="009944C8">
        <w:rPr>
          <w:b/>
          <w:bCs/>
        </w:rPr>
        <w:t>Target Journal:</w:t>
      </w:r>
    </w:p>
    <w:p w14:paraId="087063ED" w14:textId="2044F52B" w:rsidR="00F9061F" w:rsidRDefault="009944C8">
      <w:pPr>
        <w:rPr>
          <w:b/>
          <w:bCs/>
        </w:rPr>
      </w:pPr>
      <w:r>
        <w:rPr>
          <w:b/>
          <w:bCs/>
        </w:rPr>
        <w:t>Possible Friendly Reviewers/Reviewers</w:t>
      </w: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commentRangeStart w:id="0"/>
      <w:r w:rsidRPr="00BF7FD8">
        <w:rPr>
          <w:b/>
          <w:bCs/>
        </w:rPr>
        <w:t>Introduction</w:t>
      </w:r>
      <w:commentRangeEnd w:id="0"/>
      <w:r w:rsidR="007102B8">
        <w:rPr>
          <w:rStyle w:val="CommentReference"/>
        </w:rPr>
        <w:commentReference w:id="0"/>
      </w:r>
    </w:p>
    <w:p w14:paraId="3D1E28D7" w14:textId="37775C3A" w:rsidR="00B50C97" w:rsidRDefault="00AF4FC9" w:rsidP="00331407">
      <w:pPr>
        <w:ind w:firstLine="720"/>
      </w:pPr>
      <w:r>
        <w:t xml:space="preserve">The timing of floral development is a major component of plant </w:t>
      </w:r>
      <w:r w:rsidR="00094F9D">
        <w:t xml:space="preserve">fitness </w:t>
      </w:r>
      <w:r w:rsidR="00F9061F">
        <w:t>that</w:t>
      </w:r>
      <w:r>
        <w:t xml:space="preserve"> is</w:t>
      </w:r>
      <w:r w:rsidR="00B50C97">
        <w:t xml:space="preserve"> affected by multiple external environmental cues</w:t>
      </w:r>
      <w:r w:rsidR="00331407">
        <w:t xml:space="preserve"> (e.g. </w:t>
      </w:r>
      <w:r w:rsidR="00B50C97">
        <w:t>temperature, daylength, and water availability</w:t>
      </w:r>
      <w:r w:rsidR="00331407">
        <w:t>)</w:t>
      </w:r>
      <w:r w:rsidR="00B50C97">
        <w:t xml:space="preserve"> that signal existing or upcoming growing conditions. R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to understand the </w:t>
      </w:r>
      <w:r w:rsidR="00255B02">
        <w:t xml:space="preserve">both the </w:t>
      </w:r>
      <w:r w:rsidR="00094F9D">
        <w:t>cues driving floral development</w:t>
      </w:r>
      <w:r w:rsidR="00255B02">
        <w:t xml:space="preserve"> and </w:t>
      </w:r>
      <w:r w:rsidR="00094F9D">
        <w:t xml:space="preserve">the genetics underlying </w:t>
      </w:r>
      <w:r w:rsidR="00255B02">
        <w:t>these</w:t>
      </w:r>
      <w:r w:rsidR="00094F9D">
        <w:t xml:space="preserve"> cues</w:t>
      </w:r>
      <w:r w:rsidR="00255B02">
        <w:t xml:space="preserve"> to understand</w:t>
      </w:r>
      <w:r w:rsidR="00094F9D">
        <w:t xml:space="preserve"> the genetic potential for adaptation to novel</w:t>
      </w:r>
      <w:r w:rsidR="00255B02">
        <w:t>, changing</w:t>
      </w:r>
      <w:r w:rsidR="00094F9D">
        <w:t xml:space="preserve"> environments.</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53A89178" w14:textId="115839F2" w:rsidR="00144530" w:rsidRDefault="007102B8" w:rsidP="00203580">
      <w:pPr>
        <w:ind w:firstLine="720"/>
        <w:rPr>
          <w:i/>
          <w:iCs/>
        </w:rPr>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0EA45F1A" w14:textId="76AE437E" w:rsidR="000B43C1" w:rsidRDefault="000B43C1" w:rsidP="000B43C1">
      <w:r>
        <w:lastRenderedPageBreak/>
        <w:tab/>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r w:rsidR="00A70A2A">
        <w:t>D</w:t>
      </w:r>
      <w:r>
        <w:t>uring vegetative growth, switchgrass phenology is closely correlated with growing degree days (GDD), the cumulative mean daily temperature less a base temperature</w:t>
      </w:r>
      <w:bookmarkStart w:id="1" w:name="_Hlk41465404"/>
      <w:r>
        <w:t xml:space="preserve"> (</w:t>
      </w:r>
      <w:proofErr w:type="spellStart"/>
      <w:r>
        <w:t>Madakadze</w:t>
      </w:r>
      <w:proofErr w:type="spellEnd"/>
      <w:r>
        <w:t xml:space="preserve"> et al 1998c; Sanderson and Wolf, 1995a, 1995b).</w:t>
      </w:r>
      <w:bookmarkEnd w:id="1"/>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Pr>
          <w:i/>
          <w:iCs/>
        </w:rPr>
        <w:t>per se</w:t>
      </w:r>
      <w:r>
        <w:t xml:space="preserve"> that triggers spring growth (Parish and </w:t>
      </w:r>
      <w:proofErr w:type="spellStart"/>
      <w:r>
        <w:t>Fike</w:t>
      </w:r>
      <w:proofErr w:type="spellEnd"/>
      <w:r>
        <w:t xml:space="preserve"> 2005).</w:t>
      </w:r>
    </w:p>
    <w:p w14:paraId="508DA743" w14:textId="1F7B6ADF" w:rsidR="000B43C1" w:rsidRPr="000B43C1" w:rsidRDefault="000B43C1" w:rsidP="000B43C1">
      <w:r>
        <w:tab/>
        <w:t>Switchgrass is considered a short-day plant that flowers when exposed to shortening days of a specific length (Benedict, 1940)</w:t>
      </w:r>
      <w:r w:rsidR="00374233">
        <w:t xml:space="preserve"> and reproductive development is strongly linked to day-of-the year (Cornelius and Johnston, 1941; Eberhart and Newell, 1959; Hopkins et al., 1995a; Sanderson and Wolf, 1995a). However, the nature of </w:t>
      </w:r>
      <w:r w:rsidR="00A70A2A">
        <w:t>switchgrass</w:t>
      </w:r>
      <w:r w:rsidR="00374233">
        <w:t xml:space="preserve"> photoperiodicity may be genotype dependent – both </w:t>
      </w:r>
      <w:r w:rsidR="00673F5A">
        <w:t xml:space="preserve">northern and southern </w:t>
      </w:r>
      <w:r w:rsidR="00374233">
        <w:t>cultivars</w:t>
      </w:r>
      <w:r w:rsidR="00673F5A">
        <w:t xml:space="preserve"> with distinctive upland and lowland ecotypes</w:t>
      </w:r>
      <w:r w:rsidR="00374233">
        <w:t xml:space="preserve"> flowered under both </w:t>
      </w:r>
      <w:proofErr w:type="gramStart"/>
      <w:r w:rsidR="00374233">
        <w:t>12 and 16 hour</w:t>
      </w:r>
      <w:proofErr w:type="gramEnd"/>
      <w:r w:rsidR="00374233">
        <w:t xml:space="preserve"> photoperiods, but flowering was delayed in the upland cultivar (Van </w:t>
      </w:r>
      <w:proofErr w:type="spellStart"/>
      <w:r w:rsidR="00374233">
        <w:t>Esbroeck</w:t>
      </w:r>
      <w:proofErr w:type="spellEnd"/>
      <w:r w:rsidR="00374233">
        <w:t xml:space="preserve"> et al 2003). Photoperiodicity </w:t>
      </w:r>
      <w:r w:rsidR="00A70A2A">
        <w:t xml:space="preserve">likely </w:t>
      </w:r>
      <w:r w:rsidR="00374233">
        <w:t xml:space="preserve">differs with plant latitude of origin (Parish and </w:t>
      </w:r>
      <w:proofErr w:type="spellStart"/>
      <w:r w:rsidR="00374233">
        <w:t>Fike</w:t>
      </w:r>
      <w:proofErr w:type="spellEnd"/>
      <w:r w:rsidR="00374233">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r w:rsidR="00AA114E">
        <w:t xml:space="preserve"> </w:t>
      </w:r>
    </w:p>
    <w:p w14:paraId="6CB2A87B" w14:textId="40E6748A" w:rsidR="007B4B3A" w:rsidRDefault="00203580" w:rsidP="007B4B3A">
      <w:pPr>
        <w:ind w:firstLine="720"/>
      </w:pPr>
      <w:r>
        <w:t xml:space="preserve">Switchgrass has substantial untapped genetic and morphological diversity, with tetraploid and octoploid individuals (cite), three distinctive ecotypes, and three geographically distinct, deeply diverged genetic subpopulations within tetraploid individuals (Lovell et al 20XX). Upland individuals are smaller in stature than lowland individuals, other big differences (cite). There is also a coastal ecotype with lowland whole-plant characteristics and upland leaf characteristics (Lovell et al 20XX).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hotoperiodic sensitivity in plants with earlier </w:t>
      </w:r>
      <w:proofErr w:type="spellStart"/>
      <w:r w:rsidR="00374233">
        <w:t>greenup</w:t>
      </w:r>
      <w:proofErr w:type="spellEnd"/>
      <w:r w:rsidR="00374233">
        <w:t xml:space="preserve"> 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and reduced photoperiod sensitivity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68F249A2" w14:textId="77777777" w:rsidR="00F9061F" w:rsidRDefault="00A70A2A" w:rsidP="00F9061F">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distinct genes and alleles controlling flowering across multiple distinct switchgrass populations.</w:t>
      </w:r>
    </w:p>
    <w:p w14:paraId="3C35D2EA" w14:textId="77777777" w:rsidR="00F9061F" w:rsidRDefault="00F9061F" w:rsidP="00F9061F"/>
    <w:p w14:paraId="0342FADA" w14:textId="31FFC503" w:rsidR="00E466BF" w:rsidRPr="00723A28" w:rsidRDefault="001B6997" w:rsidP="00F9061F">
      <w:pPr>
        <w:rPr>
          <w:b/>
          <w:bCs/>
        </w:rPr>
      </w:pPr>
      <w:r>
        <w:rPr>
          <w:b/>
          <w:bCs/>
        </w:rPr>
        <w:lastRenderedPageBreak/>
        <w:t>R</w:t>
      </w:r>
      <w:r w:rsidR="00E466BF" w:rsidRPr="00723A28">
        <w:rPr>
          <w:b/>
          <w:bCs/>
        </w:rPr>
        <w:t>esults</w:t>
      </w:r>
    </w:p>
    <w:p w14:paraId="485FAC65" w14:textId="77777777" w:rsidR="00E466BF" w:rsidRDefault="00E466BF">
      <w:pPr>
        <w:rPr>
          <w:i/>
          <w:iCs/>
        </w:rPr>
      </w:pPr>
      <w:r>
        <w:rPr>
          <w:i/>
          <w:iCs/>
        </w:rPr>
        <w:t>Diversity panel captures the range of phenological responses across the common gardens</w:t>
      </w:r>
    </w:p>
    <w:p w14:paraId="69E5DFF2" w14:textId="4C33EFF6"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three days.</w:t>
      </w:r>
      <w:r w:rsidR="00F16304">
        <w:t xml:space="preserve"> </w:t>
      </w:r>
      <w:r w:rsidR="0034545A">
        <w:t>Given the deep genetic divergence within this species, w</w:t>
      </w:r>
      <w:r w:rsidR="00F16304">
        <w:t xml:space="preserve">e divided these switchgrass genotypes into five categories: tetraploid individuals in the Atlantic, Midwest, and Gulf genetic subpopulations (Lovell et al </w:t>
      </w:r>
      <w:r w:rsidR="007D18ED">
        <w:t>202X</w:t>
      </w:r>
      <w:r w:rsidR="00F16304">
        <w:t>), admixed</w:t>
      </w:r>
      <w:r w:rsidR="009E0622">
        <w:t>/uncategorized</w:t>
      </w:r>
      <w:r w:rsidR="00F16304">
        <w:t xml:space="preserve"> tetraploid individuals, and octoploid individuals. We then explored the overall patterns of </w:t>
      </w:r>
      <w:proofErr w:type="spellStart"/>
      <w:r w:rsidR="00F16304">
        <w:t>greenup</w:t>
      </w:r>
      <w:proofErr w:type="spellEnd"/>
      <w:r w:rsidR="00F16304">
        <w:t xml:space="preserve"> and flowering within these five </w:t>
      </w:r>
      <w:r w:rsidR="006729EB">
        <w:t>subpopulations</w:t>
      </w:r>
      <w:r w:rsidR="00F16304">
        <w:t xml:space="preserve">. </w:t>
      </w:r>
    </w:p>
    <w:p w14:paraId="58DE37E9" w14:textId="60F77E84" w:rsidR="009A6D99" w:rsidRDefault="00AA114E" w:rsidP="00E7433B">
      <w:pPr>
        <w:ind w:firstLine="720"/>
      </w:pPr>
      <w:r>
        <w:t xml:space="preserve">We first evaluated the evidence that switchgrass photoperiodicity was genotype dependent </w:t>
      </w:r>
      <w:r w:rsidR="00A44561">
        <w:t>–</w:t>
      </w:r>
      <w:r>
        <w:t xml:space="preserve"> specifi</w:t>
      </w:r>
      <w:r w:rsidR="00A44561">
        <w:t xml:space="preserve">cally, that switchgrass </w:t>
      </w:r>
      <w:r w:rsidR="002D1D34">
        <w:t xml:space="preserve">genotypes </w:t>
      </w:r>
      <w:r w:rsidR="00A44561">
        <w:t>flower</w:t>
      </w:r>
      <w:r w:rsidR="002D1D34">
        <w:t>ed</w:t>
      </w:r>
      <w:r w:rsidR="00A44561">
        <w:t xml:space="preserve"> when exposed to shortening days of a specific length. </w:t>
      </w:r>
      <w:r w:rsidR="00543C77">
        <w:t xml:space="preserve">Many genotypes flowered </w:t>
      </w:r>
      <w:r w:rsidR="00E92AC5">
        <w:t>while days were lengthenin</w:t>
      </w:r>
      <w:r w:rsidR="00543C77">
        <w:t xml:space="preserve">g at the three </w:t>
      </w:r>
      <w:r w:rsidR="002D1D34">
        <w:t>Texas</w:t>
      </w:r>
      <w:r w:rsidR="00543C77">
        <w:t xml:space="preserve"> sites</w:t>
      </w:r>
      <w:r w:rsidR="00483BCF">
        <w:t xml:space="preserve"> (</w:t>
      </w:r>
      <w:r w:rsidR="002D1D34">
        <w:t xml:space="preserve">Figur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w:t>
      </w:r>
      <w:r w:rsidR="002D1D34">
        <w:t>Figure</w:t>
      </w:r>
      <w:r w:rsidR="00A86B1F">
        <w:t xml:space="preserve"> </w:t>
      </w:r>
      <w:r w:rsidR="000A4FC8">
        <w:t>1; 85.3%, 94%, 99.5%</w:t>
      </w:r>
      <w:r w:rsidR="00A86B1F">
        <w:t>)</w:t>
      </w:r>
      <w:r w:rsidR="00483BCF">
        <w:t>.</w:t>
      </w:r>
      <w:r w:rsidR="002D1D34">
        <w:t xml:space="preserve"> </w:t>
      </w:r>
      <w:r w:rsidR="007B4B3A">
        <w:t xml:space="preserve">Our data thus only supports a </w:t>
      </w:r>
      <w:r w:rsidR="00717014">
        <w:t xml:space="preserve">consistent </w:t>
      </w:r>
      <w:r w:rsidR="007B4B3A">
        <w:t>flowering time cue of shortening days within the Gulf subpopulation</w:t>
      </w:r>
      <w:r w:rsidR="008856CF">
        <w:t xml:space="preserve">. Response </w:t>
      </w:r>
      <w:r w:rsidR="00717014">
        <w:t>to this cue</w:t>
      </w:r>
      <w:r w:rsidR="007168D8">
        <w:t xml:space="preserve"> may be segregating</w:t>
      </w:r>
      <w:r w:rsidR="00717014">
        <w:t xml:space="preserve"> within the Atlantic subpopulation and within 8X </w:t>
      </w:r>
      <w:r w:rsidR="00E27759">
        <w:t>individuals and</w:t>
      </w:r>
      <w:r w:rsidR="006D38ED">
        <w:t xml:space="preserve"> is absent or rare in Midwest individuals.</w:t>
      </w:r>
    </w:p>
    <w:p w14:paraId="0095F2DC" w14:textId="77777777" w:rsidR="006D38ED" w:rsidRDefault="006D38ED" w:rsidP="006D38ED">
      <w:r>
        <w:rPr>
          <w:noProof/>
        </w:rPr>
        <w:drawing>
          <wp:anchor distT="0" distB="0" distL="114300" distR="114300" simplePos="0" relativeHeight="251675648" behindDoc="0" locked="0" layoutInCell="1" allowOverlap="1" wp14:anchorId="13928CDC" wp14:editId="78328A78">
            <wp:simplePos x="0" y="0"/>
            <wp:positionH relativeFrom="margin">
              <wp:align>right</wp:align>
            </wp:positionH>
            <wp:positionV relativeFrom="paragraph">
              <wp:posOffset>1113790</wp:posOffset>
            </wp:positionV>
            <wp:extent cx="5943600" cy="2701925"/>
            <wp:effectExtent l="0" t="0" r="0" b="31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ylength_change_subpops_back_to_back.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anchor>
        </w:drawing>
      </w:r>
      <w:r w:rsidRPr="00A2334A">
        <w:rPr>
          <w:b/>
          <w:bCs/>
        </w:rPr>
        <w:t>Figure 1.</w:t>
      </w:r>
      <w:r w:rsidRPr="00973DCA">
        <w:rPr>
          <w:i/>
          <w:iCs/>
        </w:rPr>
        <w:t xml:space="preserve"> Many genotypes do not use a shortening day photoperiodicity cue at the three Texas (TX) common garden sites. Bars represent the number of distinct genotypes that had 50% of tillers flowering before the summer solstice (when days were lengthening) or after the summer solstice (when days were shortening). Colors represent the five categories we grouped genotypes into: tetraploid individuals in the Atlantic, Midwest, and Gulf genetic subpopulations, admixed/uncategorized tetraploid individuals, and octoploid individuals.</w:t>
      </w:r>
    </w:p>
    <w:p w14:paraId="31915BBD" w14:textId="77777777" w:rsidR="006D38ED" w:rsidRDefault="006D38ED" w:rsidP="00E7433B">
      <w:pPr>
        <w:ind w:firstLine="720"/>
      </w:pPr>
    </w:p>
    <w:p w14:paraId="72F8CEF2" w14:textId="45B6C486" w:rsidR="009A6D99" w:rsidRDefault="006D38ED" w:rsidP="00E7433B">
      <w:pPr>
        <w:ind w:firstLine="720"/>
      </w:pPr>
      <w:r>
        <w:t>W</w:t>
      </w:r>
      <w:r w:rsidR="005779E9">
        <w:t xml:space="preserve">e </w:t>
      </w:r>
      <w:r>
        <w:t>then looked for</w:t>
      </w:r>
      <w:r w:rsidR="005779E9">
        <w:t xml:space="preserve"> a</w:t>
      </w:r>
      <w:r w:rsidR="009B6ED2">
        <w:t xml:space="preserve"> specific day length that triggered flowering</w:t>
      </w:r>
      <w:r w:rsidR="005779E9">
        <w:t xml:space="preserve"> during shortening days.</w:t>
      </w:r>
      <w:r w:rsidR="009B6ED2">
        <w:t xml:space="preserve"> </w:t>
      </w:r>
      <w:r>
        <w:t xml:space="preserve">For plants with sequenced genomes, we </w:t>
      </w:r>
      <w:r w:rsidR="00D56C76">
        <w:t xml:space="preserve">modelled daylength at flowering as a function of common garden </w:t>
      </w:r>
      <w:r w:rsidR="00D56C76">
        <w:lastRenderedPageBreak/>
        <w:t>and kinship matrix</w:t>
      </w:r>
      <w:r>
        <w:t>, both</w:t>
      </w:r>
      <w:r w:rsidR="00D56C76">
        <w:t xml:space="preserve"> as random effects</w:t>
      </w:r>
      <w:r>
        <w:t>. To ensure we detected a daylength cue for shortening days, we</w:t>
      </w:r>
      <w:r w:rsidR="00D56C76">
        <w:t xml:space="preserve"> removed daylength</w:t>
      </w:r>
      <w:r w:rsidR="00A549E4">
        <w:t xml:space="preserve"> response</w:t>
      </w:r>
      <w:r w:rsidR="00D56C76">
        <w:t xml:space="preserve"> values for genotypes that flowered during lengthening days. The heritability for daylength at flowering</w:t>
      </w:r>
      <w:r w:rsidR="0082026A">
        <w:t xml:space="preserve"> during shortening days</w:t>
      </w:r>
      <w:r w:rsidR="00D56C76">
        <w:t xml:space="preserve"> was 12%</w:t>
      </w:r>
      <w:r w:rsidR="006C3D6D">
        <w:t>, while the heritability for flowering as a Julian date for the same set of individuals was 23.</w:t>
      </w:r>
      <w:r w:rsidR="00AF5437">
        <w:t>7</w:t>
      </w:r>
      <w:r w:rsidR="006C3D6D">
        <w:t xml:space="preserve">% </w:t>
      </w:r>
      <w:r w:rsidR="00176CA1">
        <w:t>(Supplementary Table: Variance Components analysis)</w:t>
      </w:r>
      <w:r w:rsidR="009B6ED2">
        <w:t xml:space="preserve">. </w:t>
      </w:r>
      <w:r w:rsidR="00131685">
        <w:t>This reduction in heritability did not support the hypothesis that flowering was cued by</w:t>
      </w:r>
      <w:r w:rsidR="001B6997">
        <w:t xml:space="preserve"> </w:t>
      </w:r>
      <w:r>
        <w:t xml:space="preserve">any specific day length during shortening days in our common gardens. </w:t>
      </w:r>
      <w:r w:rsidR="001B6997">
        <w:t xml:space="preserve">Instead, the flowering photoperiodicity cue </w:t>
      </w:r>
      <w:r w:rsidR="00131685">
        <w:t xml:space="preserve">was </w:t>
      </w:r>
      <w:r w:rsidR="001B6997">
        <w:t>exposure to shortening days.</w:t>
      </w:r>
    </w:p>
    <w:p w14:paraId="2F1666AF" w14:textId="66DB9ABB" w:rsidR="00E7433B" w:rsidRDefault="002D1D34" w:rsidP="00E7433B">
      <w:pPr>
        <w:ind w:firstLine="720"/>
      </w:pPr>
      <w:r>
        <w:t xml:space="preserve">Next, we evaluated </w:t>
      </w:r>
      <w:r w:rsidR="006D38ED">
        <w:t>whether</w:t>
      </w:r>
      <w:r>
        <w:t xml:space="preserve"> photoperiodicity</w:t>
      </w:r>
      <w:r w:rsidR="009B6ED2">
        <w:t>, defined</w:t>
      </w:r>
      <w:r w:rsidR="00176CA1">
        <w:t xml:space="preserve"> simply</w:t>
      </w:r>
      <w:r w:rsidR="009B6ED2">
        <w:t xml:space="preserve"> as exposure to shortening days,</w:t>
      </w:r>
      <w:r>
        <w:t xml:space="preserve"> differed by plant latitude of origin (Parish and </w:t>
      </w:r>
      <w:proofErr w:type="spellStart"/>
      <w:r>
        <w:t>Fike</w:t>
      </w:r>
      <w:proofErr w:type="spellEnd"/>
      <w:r>
        <w:t xml:space="preserve"> 2005). We observed a strong signal of latitude of origin on whether plants </w:t>
      </w:r>
      <w:r w:rsidR="00717014">
        <w:t xml:space="preserve">grown </w:t>
      </w:r>
      <w:r w:rsidR="000A37C2">
        <w:t>in</w:t>
      </w:r>
      <w:r>
        <w:t xml:space="preserve"> Texas common gardens flowered in lengthening or shortening days (</w:t>
      </w:r>
      <w:r w:rsidR="001B6997">
        <w:t xml:space="preserve">binomial </w:t>
      </w:r>
      <w:proofErr w:type="spellStart"/>
      <w:r w:rsidR="006950C4">
        <w:t>glm</w:t>
      </w:r>
      <w:proofErr w:type="spellEnd"/>
      <w:r w:rsidR="006950C4">
        <w:t>,</w:t>
      </w:r>
      <w:r>
        <w:t xml:space="preserve"> </w:t>
      </w:r>
      <w:proofErr w:type="spellStart"/>
      <w:r w:rsidR="006950C4">
        <w:rPr>
          <w:i/>
          <w:iCs/>
        </w:rPr>
        <w:t>P</w:t>
      </w:r>
      <w:r w:rsidR="00CC6D71" w:rsidRPr="00CC6D71">
        <w:rPr>
          <w:i/>
          <w:iCs/>
        </w:rPr>
        <w:t>r</w:t>
      </w:r>
      <w:proofErr w:type="spellEnd"/>
      <w:r w:rsidR="00CC6D71">
        <w:rPr>
          <w:i/>
          <w:iCs/>
        </w:rPr>
        <w:t xml:space="preserve"> </w:t>
      </w:r>
      <w:r w:rsidR="006950C4">
        <w:t>&lt; 2x10</w:t>
      </w:r>
      <w:r w:rsidR="006950C4">
        <w:rPr>
          <w:vertAlign w:val="superscript"/>
        </w:rPr>
        <w:t>-16</w:t>
      </w:r>
      <w:r>
        <w:t>, Supp. Figure 1).</w:t>
      </w:r>
      <w:r w:rsidR="00205EC7">
        <w:t xml:space="preserve"> The majority of plants from latitudes of origin below 35 degrees </w:t>
      </w:r>
      <w:r w:rsidR="00717014">
        <w:t>did not flower until days were</w:t>
      </w:r>
      <w:r w:rsidR="00205EC7">
        <w:t xml:space="preserve"> shortening at the Texas sites, while the majority of plants from latitudes of origin above 38 degrees flowered while days were lengthening. Interestingly, the Oklahoma (OK) site, </w:t>
      </w:r>
      <w:r w:rsidR="00717014">
        <w:t>our first common garden at which</w:t>
      </w:r>
      <w:r w:rsidR="00205EC7">
        <w:t xml:space="preserve"> most genotypes flowered during shortening days, was at </w:t>
      </w:r>
      <w:r w:rsidR="007B4B3A">
        <w:t>~</w:t>
      </w:r>
      <w:r w:rsidR="00205EC7">
        <w:t>36 degrees of latitude</w:t>
      </w:r>
      <w:r w:rsidR="00717014">
        <w:t>; in contrast,</w:t>
      </w:r>
      <w:r w:rsidR="007B4B3A">
        <w:t xml:space="preserve"> the three sites where a photoperiod cue was evident were below 32 degrees of latitude</w:t>
      </w:r>
      <w:r w:rsidR="00205EC7">
        <w:t>.</w:t>
      </w:r>
      <w:r w:rsidR="00717014">
        <w:t xml:space="preserve"> At our common gardens in 2019</w:t>
      </w:r>
      <w:r w:rsidR="00205EC7">
        <w:t xml:space="preserve">, plants grown at latitudes </w:t>
      </w:r>
      <w:r w:rsidR="00E44F28">
        <w:t>&gt;</w:t>
      </w:r>
      <w:r w:rsidR="007B4B3A">
        <w:t>35</w:t>
      </w:r>
      <w:r w:rsidR="00205EC7">
        <w:t xml:space="preserve"> degrees</w:t>
      </w:r>
      <w:r w:rsidR="007B4B3A">
        <w:t xml:space="preserve"> </w:t>
      </w:r>
      <w:r w:rsidR="00265861">
        <w:t>did not have sufficient vegetative growth to flower</w:t>
      </w:r>
      <w:r w:rsidR="00205EC7">
        <w:t xml:space="preserve"> before the summer solstic</w:t>
      </w:r>
      <w:r w:rsidR="00265861">
        <w:t xml:space="preserve">e, and thus were not competent </w:t>
      </w:r>
      <w:r w:rsidR="00205EC7">
        <w:t xml:space="preserve">to </w:t>
      </w:r>
      <w:r w:rsidR="001B6997">
        <w:t>repress flowering during lengthening days</w:t>
      </w:r>
      <w:r w:rsidR="00205EC7">
        <w:t>.</w:t>
      </w:r>
      <w:r w:rsidR="00AF1543" w:rsidRPr="00AF1543">
        <w:t xml:space="preserve"> </w:t>
      </w:r>
      <w:r w:rsidR="00205EC7">
        <w:t>As this is a common feature of growing seasons at these latitudes, we suggest that plants from more northern latitudes have evolved a flowering time response to a</w:t>
      </w:r>
      <w:r w:rsidR="007B4B3A">
        <w:t xml:space="preserve"> separate, non-photoperiod based environmental cue.</w:t>
      </w:r>
    </w:p>
    <w:p w14:paraId="0EB6FC67" w14:textId="46919ECF" w:rsidR="00144530" w:rsidRPr="00144530" w:rsidRDefault="00E7433B" w:rsidP="002D1D34">
      <w:pPr>
        <w:rPr>
          <w:i/>
          <w:iCs/>
        </w:rPr>
      </w:pPr>
      <w:r>
        <w:rPr>
          <w:noProof/>
        </w:rPr>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28480E15" w14:textId="3CBF0501" w:rsidR="00412A1F" w:rsidRDefault="001B6997" w:rsidP="00973DCA">
      <w:pPr>
        <w:ind w:firstLine="720"/>
      </w:pPr>
      <w:r>
        <w:t>Because switchgrass phenology is closely correlated with growing degree days (GDD) during vegetative growth, t</w:t>
      </w:r>
      <w:r w:rsidR="00351571">
        <w:t xml:space="preserve">o </w:t>
      </w:r>
      <w:r w:rsidR="00E7433B">
        <w:t>test for a temperature-based</w:t>
      </w:r>
      <w:r w:rsidR="00351571">
        <w:t xml:space="preserve"> environmental cue for flowering, w</w:t>
      </w:r>
      <w:r w:rsidR="00A86B1F">
        <w:t xml:space="preserve">e </w:t>
      </w:r>
      <w:commentRangeStart w:id="2"/>
      <w:commentRangeEnd w:id="2"/>
      <w:r w:rsidR="009E0622">
        <w:rPr>
          <w:rStyle w:val="CommentReference"/>
        </w:rPr>
        <w:commentReference w:id="2"/>
      </w:r>
      <w:r w:rsidR="006E389A">
        <w:t>evaluated</w:t>
      </w:r>
      <w:r w:rsidR="007D18ED">
        <w:t xml:space="preserve"> </w:t>
      </w:r>
      <w:r w:rsidR="00A86B1F">
        <w:lastRenderedPageBreak/>
        <w:t>flowering date</w:t>
      </w:r>
      <w:r w:rsidR="007D18ED">
        <w:t xml:space="preserve"> as a function of cumulative GDD</w:t>
      </w:r>
      <w:r w:rsidR="00CB3AE3">
        <w:t xml:space="preserve"> between </w:t>
      </w:r>
      <w:r w:rsidR="00E7433B">
        <w:t xml:space="preserve">plant </w:t>
      </w:r>
      <w:r w:rsidR="00CB3AE3">
        <w:t>green</w:t>
      </w:r>
      <w:r w:rsidR="00E7433B">
        <w:t xml:space="preserve"> </w:t>
      </w:r>
      <w:r w:rsidR="00CB3AE3">
        <w:t>up and flowering</w:t>
      </w:r>
      <w:r w:rsidR="006B4FBE">
        <w:t>,</w:t>
      </w:r>
      <w:r w:rsidR="00F31FB2">
        <w:t xml:space="preserve"> using a base temperature of 12 C</w:t>
      </w:r>
      <w:r w:rsidR="00471AD0" w:rsidRPr="00471AD0">
        <w:t xml:space="preserve"> </w:t>
      </w:r>
      <w:r w:rsidR="00723A28">
        <w:t>(</w:t>
      </w:r>
      <w:proofErr w:type="spellStart"/>
      <w:r w:rsidR="008869BD">
        <w:t>Kiniry</w:t>
      </w:r>
      <w:proofErr w:type="spellEnd"/>
      <w:r w:rsidR="008869BD">
        <w:t xml:space="preserve"> et al 2005,</w:t>
      </w:r>
      <w:r w:rsidR="00723A28">
        <w:t xml:space="preserve"> </w:t>
      </w:r>
      <w:r w:rsidR="008869BD">
        <w:t>Behrman 2013).</w:t>
      </w:r>
      <w:r w:rsidR="00723A28">
        <w:t xml:space="preserve"> </w:t>
      </w:r>
      <w:r w:rsidR="00C45AA6">
        <w:t xml:space="preserve">We then modelled GDD as a function of </w:t>
      </w:r>
      <w:r w:rsidR="009A0C54">
        <w:t xml:space="preserve">subpopulation and the interaction between subpopulation and latitude of origin, both as random effects. </w:t>
      </w:r>
      <w:r w:rsidR="000B6138">
        <w:t xml:space="preserve">To avoid confounding with a photoperiod-based environmental cue, we removed GDD </w:t>
      </w:r>
      <w:r w:rsidR="00131685">
        <w:t xml:space="preserve">response </w:t>
      </w:r>
      <w:r w:rsidR="000B6138">
        <w:t xml:space="preserve">values for genotypes predicted to have a photoperiod cue at </w:t>
      </w:r>
      <w:r w:rsidR="006B4FBE">
        <w:t xml:space="preserve">the four </w:t>
      </w:r>
      <w:r w:rsidR="000B6138">
        <w:t xml:space="preserve">common gardens south of </w:t>
      </w:r>
      <w:r w:rsidR="00BA245F">
        <w:t>38 degrees latitude</w:t>
      </w:r>
      <w:r w:rsidR="000B6138">
        <w:t xml:space="preserve">. </w:t>
      </w:r>
      <w:r w:rsidR="00E26CA0">
        <w:t xml:space="preserve">Including these </w:t>
      </w:r>
      <w:r w:rsidR="006B4FBE">
        <w:t xml:space="preserve">GDD </w:t>
      </w:r>
      <w:r w:rsidR="00131685">
        <w:t xml:space="preserve">response </w:t>
      </w:r>
      <w:r w:rsidR="00E26CA0">
        <w:t>values substantially increased the residual variance for photoperiod sensitive individuals at these sites (data not shown</w:t>
      </w:r>
      <w:r w:rsidR="009A0C54">
        <w:t>//in</w:t>
      </w:r>
      <w:r w:rsidR="00E26CA0">
        <w:t xml:space="preserve"> supplement). </w:t>
      </w:r>
      <w:r w:rsidR="009A0C54">
        <w:t>S</w:t>
      </w:r>
      <w:r w:rsidR="00D82B39">
        <w:t xml:space="preserve">ubpopulation explained most of the variation in flowering as a function of GDD </w:t>
      </w:r>
      <w:r w:rsidR="00205939">
        <w:t>(</w:t>
      </w:r>
      <w:r w:rsidR="00E26CA0">
        <w:t xml:space="preserve">% </w:t>
      </w:r>
      <w:proofErr w:type="spellStart"/>
      <w:r w:rsidR="00D82B39">
        <w:t>Var</w:t>
      </w:r>
      <w:r w:rsidR="00E26CA0">
        <w:rPr>
          <w:vertAlign w:val="subscript"/>
        </w:rPr>
        <w:t>subpop</w:t>
      </w:r>
      <w:proofErr w:type="spellEnd"/>
      <w:r w:rsidR="00D82B39">
        <w:t xml:space="preserve"> = 8</w:t>
      </w:r>
      <w:r w:rsidR="00BA245F">
        <w:t>5</w:t>
      </w:r>
      <w:r w:rsidR="00D82B39">
        <w:t>.</w:t>
      </w:r>
      <w:r w:rsidR="00BA245F">
        <w:t>9</w:t>
      </w:r>
      <w:r w:rsidR="00D82B39">
        <w:t>%</w:t>
      </w:r>
      <w:r w:rsidR="00205939">
        <w:t xml:space="preserve">). </w:t>
      </w:r>
      <w:r w:rsidR="003D2058">
        <w:t>Predicted values of GDD necessary for flowering were largest for the Gulf subpopulation (</w:t>
      </w:r>
      <w:r w:rsidR="00E4507C">
        <w:t>1</w:t>
      </w:r>
      <w:r w:rsidR="00BA245F">
        <w:t>056</w:t>
      </w:r>
      <w:r w:rsidR="00E4507C">
        <w:t xml:space="preserve">; </w:t>
      </w:r>
      <w:r w:rsidR="003D2058">
        <w:t>95% CI 9</w:t>
      </w:r>
      <w:r w:rsidR="00BA245F">
        <w:t>73</w:t>
      </w:r>
      <w:r w:rsidR="003D2058">
        <w:t>-1</w:t>
      </w:r>
      <w:r w:rsidR="00BA245F">
        <w:t>099</w:t>
      </w:r>
      <w:r w:rsidR="003D2058">
        <w:t>), smallest for the Midwest (</w:t>
      </w:r>
      <w:r w:rsidR="00E4507C">
        <w:t>6</w:t>
      </w:r>
      <w:r w:rsidR="00BA245F">
        <w:t>67</w:t>
      </w:r>
      <w:r w:rsidR="00E4507C">
        <w:t xml:space="preserve">; </w:t>
      </w:r>
      <w:r w:rsidR="003D2058">
        <w:t xml:space="preserve">95% CI </w:t>
      </w:r>
      <w:r w:rsidR="00BA245F">
        <w:t xml:space="preserve">517 </w:t>
      </w:r>
      <w:r w:rsidR="003D2058">
        <w:t>– 8</w:t>
      </w:r>
      <w:r w:rsidR="00BA245F">
        <w:t>14</w:t>
      </w:r>
      <w:r w:rsidR="00E4507C">
        <w:t>) and intermediate for the other three groups (7</w:t>
      </w:r>
      <w:r w:rsidR="00BA245F">
        <w:t>41</w:t>
      </w:r>
      <w:r w:rsidR="00E4507C">
        <w:t xml:space="preserve"> (5</w:t>
      </w:r>
      <w:r w:rsidR="00BA245F">
        <w:t>99</w:t>
      </w:r>
      <w:r w:rsidR="00E4507C">
        <w:t>-10</w:t>
      </w:r>
      <w:r w:rsidR="00BA245F">
        <w:t>19</w:t>
      </w:r>
      <w:r w:rsidR="00E4507C">
        <w:t xml:space="preserve">); </w:t>
      </w:r>
      <w:r w:rsidR="00BA245F">
        <w:t>776</w:t>
      </w:r>
      <w:r w:rsidR="00E4507C">
        <w:t xml:space="preserve"> (</w:t>
      </w:r>
      <w:r w:rsidR="00BA245F">
        <w:t>483-1195</w:t>
      </w:r>
      <w:r w:rsidR="00E4507C">
        <w:t>); 7</w:t>
      </w:r>
      <w:r w:rsidR="00BA245F">
        <w:t>47</w:t>
      </w:r>
      <w:r w:rsidR="00E4507C">
        <w:t xml:space="preserve"> (5</w:t>
      </w:r>
      <w:r w:rsidR="00BA245F">
        <w:t>73</w:t>
      </w:r>
      <w:r w:rsidR="00E4507C">
        <w:t xml:space="preserve"> – 10</w:t>
      </w:r>
      <w:r w:rsidR="00BA245F">
        <w:t>4</w:t>
      </w:r>
      <w:r w:rsidR="00E4507C">
        <w:t xml:space="preserve">3); </w:t>
      </w:r>
      <w:r w:rsidR="009A0C54">
        <w:t>S</w:t>
      </w:r>
      <w:r w:rsidR="00E4507C">
        <w:t>upplementary table of effects).</w:t>
      </w:r>
      <w:r w:rsidR="00412A1F">
        <w:t xml:space="preserve"> The heritability for GDD at flowering for photoperiod insensitive, sequenced individuals was 30%, while the heritability for flowering as a Julian date for the same set of individuals was 10.8% (Supplementary Table: Variance Components analysis). </w:t>
      </w:r>
      <w:r w:rsidR="00131685">
        <w:t>More phenotypic variance was explained by GDD than by Julian date for these individuals.</w:t>
      </w:r>
    </w:p>
    <w:p w14:paraId="3D48899C" w14:textId="3BECA912" w:rsidR="00741E58" w:rsidRDefault="006B4FBE" w:rsidP="00973DCA">
      <w:pPr>
        <w:ind w:firstLine="720"/>
      </w:pPr>
      <w:r>
        <w:t xml:space="preserve">If flowering date is frequently a function of GDD in switchgrass, this </w:t>
      </w:r>
      <w:proofErr w:type="gramStart"/>
      <w:r w:rsidR="00412A1F">
        <w:t>offers an explanation for</w:t>
      </w:r>
      <w:proofErr w:type="gramEnd"/>
      <w:r>
        <w:t xml:space="preserve"> observations that moving southern populations northwards delays flowering, and moving northern populations south hastens flowering (Sanderson et al 1996). </w:t>
      </w:r>
      <w:r w:rsidR="00131685">
        <w:t>To explore this further, w</w:t>
      </w:r>
      <w:r>
        <w:t xml:space="preserve">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 xml:space="preserve">ered </w:t>
      </w:r>
      <w:r w:rsidR="00131685">
        <w:t xml:space="preserve">statistically significantly, but </w:t>
      </w:r>
      <w:r w:rsidR="003D0CEF">
        <w:t xml:space="preserve">biologically </w:t>
      </w:r>
      <w:r w:rsidR="00131685">
        <w:t>only</w:t>
      </w:r>
      <w:r w:rsidR="00F1128C">
        <w:t xml:space="preserve"> slightly in GDD (1008 vs 1090).</w:t>
      </w:r>
      <w:r w:rsidR="00C94C15">
        <w:t xml:space="preserve"> </w:t>
      </w:r>
      <w:r w:rsidR="00BA245F">
        <w:t>Taken together</w:t>
      </w:r>
      <w:r w:rsidR="00741E58">
        <w:t>,</w:t>
      </w:r>
      <w:r w:rsidR="00BA245F">
        <w:t xml:space="preserve"> these data support </w:t>
      </w:r>
      <w:r w:rsidR="000B6138">
        <w:t xml:space="preserve">latitude-of-origin </w:t>
      </w:r>
      <w:r w:rsidR="00BA245F">
        <w:t xml:space="preserve">based, low </w:t>
      </w:r>
      <w:r w:rsidR="00741E58">
        <w:t>GDD cue for flowering</w:t>
      </w:r>
      <w:r w:rsidR="00BA245F">
        <w:t xml:space="preserve"> in the Midwest subpopulation, and a consistent, high GDD cue for flowering in the Gulf subpopulation that is superseded by a </w:t>
      </w:r>
      <w:r w:rsidR="00741E58">
        <w:t>photoperiod cue</w:t>
      </w:r>
      <w:r w:rsidR="00412A1F">
        <w:t xml:space="preserve">, with both cues segregating in the Atlantic subpopulation by latitude of origin. </w:t>
      </w:r>
    </w:p>
    <w:p w14:paraId="7E3B6A6A" w14:textId="4BE1C9E5" w:rsidR="00F4170F" w:rsidRPr="00F4170F" w:rsidRDefault="00F4170F">
      <w:pPr>
        <w:rPr>
          <w:i/>
          <w:iCs/>
        </w:rPr>
      </w:pPr>
      <w:proofErr w:type="spellStart"/>
      <w:r>
        <w:rPr>
          <w:i/>
          <w:iCs/>
        </w:rPr>
        <w:t>Fourway</w:t>
      </w:r>
      <w:proofErr w:type="spellEnd"/>
      <w:r>
        <w:rPr>
          <w:i/>
          <w:iCs/>
        </w:rPr>
        <w:t xml:space="preserve"> cross </w:t>
      </w:r>
      <w:r w:rsidR="00DC1F5D">
        <w:rPr>
          <w:i/>
          <w:iCs/>
        </w:rPr>
        <w:t>breaks up genetics of flowering for the two most distinctive subpopulations</w:t>
      </w:r>
    </w:p>
    <w:p w14:paraId="14152C8A" w14:textId="33BAE3A9" w:rsidR="00092A16" w:rsidRDefault="00487648" w:rsidP="00DC1F5D">
      <w:pPr>
        <w:ind w:firstLine="720"/>
      </w:pPr>
      <w:r>
        <w:t xml:space="preserve">The Midwest and Gulf subpopulations had the most distinct phenological responses of all </w:t>
      </w:r>
      <w:r w:rsidR="00412A1F">
        <w:t xml:space="preserve">five </w:t>
      </w:r>
      <w:r>
        <w:t xml:space="preserve">subpopulations across our common </w:t>
      </w:r>
      <w:r w:rsidR="00233A42">
        <w:t>gardens and</w:t>
      </w:r>
      <w:r w:rsidR="002E3A05">
        <w:t xml:space="preserve"> appeared to flower in response to two distinct environmental cues</w:t>
      </w:r>
      <w:r w:rsidR="00AA0FD7">
        <w:t xml:space="preserve">. </w:t>
      </w:r>
      <w:r w:rsidR="0074757D">
        <w:t xml:space="preserve">To analyze the genes and alleles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5D4CBB">
        <w:t xml:space="preserve">We 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w:t>
      </w:r>
      <w:proofErr w:type="spellStart"/>
      <w:r w:rsidR="00950031">
        <w:t>greenup</w:t>
      </w:r>
      <w:proofErr w:type="spellEnd"/>
      <w:r w:rsidR="00950031">
        <w:t xml:space="preserve"> and flowering dat</w:t>
      </w:r>
      <w:r w:rsidR="00BF7FD8">
        <w:t>e</w:t>
      </w:r>
      <w:r w:rsidR="00092A16">
        <w:t xml:space="preserve"> every three days</w:t>
      </w:r>
      <w:r w:rsidR="00950031">
        <w:t xml:space="preserve"> for the 2016-2019 seasons. </w:t>
      </w:r>
    </w:p>
    <w:p w14:paraId="15133EDB" w14:textId="1587F98F" w:rsidR="0044729E" w:rsidRDefault="00092A16" w:rsidP="00092A16">
      <w:pPr>
        <w:ind w:firstLine="720"/>
      </w:pPr>
      <w:r>
        <w:t>We first compared the 2019 flowering dates of F1 individuals to</w:t>
      </w:r>
      <w:r w:rsidR="00FF14A6">
        <w:t xml:space="preserve"> the parents and to</w:t>
      </w:r>
      <w:r>
        <w:t xml:space="preserve"> those of 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Midwest subpopulation individuals in </w:t>
      </w:r>
      <w:r w:rsidR="00C1388E">
        <w:lastRenderedPageBreak/>
        <w:t>general</w:t>
      </w:r>
      <w:r w:rsidR="0047633C">
        <w:t xml:space="preserve"> </w:t>
      </w:r>
      <w:r w:rsidR="0069137C">
        <w:t xml:space="preserve">in 2019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subpopulation</w:t>
      </w:r>
      <w:r w:rsidR="00406FA1">
        <w:t xml:space="preserve">. </w:t>
      </w:r>
      <w:r>
        <w:t>&lt;</w:t>
      </w:r>
      <w:r w:rsidR="0069137C">
        <w:t xml:space="preserve">For a trait that we expect to be under polygenic control with many genes of small effect, the almost complete dominance of the Midwest phenotype is surprising. </w:t>
      </w:r>
      <w:proofErr w:type="gramStart"/>
      <w:r>
        <w:t>There’s</w:t>
      </w:r>
      <w:proofErr w:type="gramEnd"/>
      <w:r>
        <w:t xml:space="preserve"> been a northward range expansion in switchgrass after the last glacial maxima (cite), and a dominant lower GDD flowering time cue would have been tremendously selectively advantageous during this range expansion event (</w:t>
      </w:r>
      <w:r w:rsidRPr="00236B2F">
        <w:rPr>
          <w:i/>
          <w:iCs/>
        </w:rPr>
        <w:t>theory cite?</w:t>
      </w:r>
      <w:r w:rsidR="00CD6661" w:rsidRPr="00236B2F">
        <w:rPr>
          <w:i/>
          <w:iCs/>
        </w:rPr>
        <w:t xml:space="preserve"> Tom has mentioned this</w:t>
      </w:r>
      <w:r>
        <w:t>).</w:t>
      </w:r>
      <w:r w:rsidR="0008173C">
        <w:t xml:space="preserve"> Alternatively, the bet hedging approach …</w:t>
      </w:r>
      <w:r>
        <w:t>&gt;</w:t>
      </w:r>
    </w:p>
    <w:p w14:paraId="472626CD" w14:textId="52C8F234" w:rsidR="0047633C" w:rsidRDefault="00113FD9" w:rsidP="0047633C">
      <w:r w:rsidRPr="0047633C">
        <w:rPr>
          <w:i/>
          <w:iCs/>
          <w:noProof/>
        </w:rPr>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63F3A229" w14:textId="77777777" w:rsidR="00113FD9" w:rsidRDefault="00113FD9" w:rsidP="00DC1F5D">
      <w:pPr>
        <w:ind w:firstLine="720"/>
      </w:pPr>
    </w:p>
    <w:p w14:paraId="274FB8A3" w14:textId="6D5EABD9"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w:t>
      </w:r>
      <w:r w:rsidR="00DD7C15">
        <w:t xml:space="preserve">across all sites and years </w:t>
      </w:r>
      <w:r w:rsidR="00983E7E" w:rsidRPr="00983E7E">
        <w:t xml:space="preserve">occurred </w:t>
      </w:r>
      <w:r w:rsidR="00DD7C15">
        <w:t>on or after</w:t>
      </w:r>
      <w:r w:rsidR="00983E7E" w:rsidRPr="00983E7E">
        <w:t xml:space="preserve"> the minimum flowering date for one or both Gulf parents</w:t>
      </w:r>
      <w:r w:rsidR="00DD7C15">
        <w:t xml:space="preserve"> in that common garden and year</w:t>
      </w:r>
      <w:r w:rsidR="00983E7E" w:rsidRPr="00983E7E">
        <w:t>.</w:t>
      </w:r>
      <w:r w:rsidR="004F492B">
        <w:t xml:space="preserve"> Long tails for the F2 flowering date distributions were primarily observed at TX2 and TX3, where there was the potential to isolate QTL that affected the ability of the plant to flower in response to a photoperiod cue</w:t>
      </w:r>
      <w:r w:rsidR="00DD7C15">
        <w:t xml:space="preserve"> (Figure 3, or as supplement?)</w:t>
      </w:r>
      <w:r w:rsidR="004F492B">
        <w:t xml:space="preserve">.  F2 individuals at TX2 and TX3 also had flowering dates similar to late flowering Midwest individuals to early- to mid-range </w:t>
      </w:r>
      <w:r w:rsidR="004F492B">
        <w:lastRenderedPageBreak/>
        <w:t>flowering Gulf individuals</w:t>
      </w:r>
      <w:r w:rsidR="00DD7C15">
        <w:t xml:space="preserve"> (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87AC8CD" w:rsidR="00113FD9" w:rsidRPr="00113FD9" w:rsidRDefault="00113FD9" w:rsidP="00113FD9">
      <w:pPr>
        <w:rPr>
          <w:i/>
          <w:iCs/>
        </w:rPr>
      </w:pPr>
      <w:r w:rsidRPr="00113FD9">
        <w:rPr>
          <w:b/>
          <w:bCs/>
          <w:noProof/>
        </w:rPr>
        <w:drawing>
          <wp:anchor distT="0" distB="0" distL="114300" distR="114300" simplePos="0" relativeHeight="251676672" behindDoc="0" locked="0" layoutInCell="1" allowOverlap="1" wp14:anchorId="5C8007DC" wp14:editId="4C36EC3A">
            <wp:simplePos x="0" y="0"/>
            <wp:positionH relativeFrom="margin">
              <wp:align>right</wp:align>
            </wp:positionH>
            <wp:positionV relativeFrom="paragraph">
              <wp:posOffset>18669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p>
    <w:p w14:paraId="12D46948" w14:textId="29A7485D"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t>
      </w:r>
      <w:r w:rsidR="0008173C">
        <w:t xml:space="preserve">We analyzed the flowering phenotype in two ways: as a function of Julian date (‘flowering date’), and as a function of cumulative GDD between </w:t>
      </w:r>
      <w:proofErr w:type="spellStart"/>
      <w:r w:rsidR="0008173C">
        <w:t>greenup</w:t>
      </w:r>
      <w:proofErr w:type="spellEnd"/>
      <w:r w:rsidR="0008173C">
        <w:t xml:space="preserve"> and flowering (‘flowering GDD’). </w:t>
      </w:r>
      <w:r w:rsidR="00872127">
        <w:t xml:space="preserve">We anticipated finding QTL </w:t>
      </w:r>
      <w:r>
        <w:t>at</w:t>
      </w:r>
      <w:r w:rsidR="00872127">
        <w:t xml:space="preserve"> the north</w:t>
      </w:r>
      <w:r>
        <w:t>ern common gardens</w:t>
      </w:r>
      <w:r w:rsidR="00872127">
        <w:t xml:space="preserve"> that distinguished between early and late-flowering Midwestern alleles, while </w:t>
      </w:r>
      <w:r w:rsidR="004F492B">
        <w:t>the TX2 common garden</w:t>
      </w:r>
      <w:r w:rsidR="00872127">
        <w:t xml:space="preserve"> offered the </w:t>
      </w:r>
      <w:r w:rsidR="004F492B">
        <w:t>potential</w:t>
      </w:r>
      <w:r w:rsidR="00872127">
        <w:t xml:space="preserve"> to examine effects of Gulf alleles</w:t>
      </w:r>
      <w:r w:rsidR="00442F71">
        <w:t>, including the genetics of a photoperiod cue</w:t>
      </w:r>
      <w:r w:rsidR="00872127">
        <w:t xml:space="preserve">. There were no significant QTL for </w:t>
      </w:r>
      <w:proofErr w:type="spellStart"/>
      <w:r w:rsidR="00872127">
        <w:t>greenup</w:t>
      </w:r>
      <w:proofErr w:type="spellEnd"/>
      <w:r w:rsidR="00872127">
        <w:t>.</w:t>
      </w:r>
      <w:r>
        <w:t xml:space="preserve"> There were eight QTL for flowering date in the </w:t>
      </w:r>
      <w:proofErr w:type="spellStart"/>
      <w:r>
        <w:t>fourway</w:t>
      </w:r>
      <w:proofErr w:type="spellEnd"/>
      <w:r>
        <w:t xml:space="preserve"> cross; the largest QTL were on Chr02N, Chr04K, and Chr05N. </w:t>
      </w:r>
      <w:r w:rsidR="0008173C">
        <w:t>There were five QTL for flowering GDD, all of which overlapped with QTL for flowering date.</w:t>
      </w:r>
      <w:r w:rsidR="00883C70">
        <w:t xml:space="preserve"> However, f</w:t>
      </w:r>
      <w:r w:rsidR="0008173C">
        <w:t xml:space="preserve">lowering GDD had </w:t>
      </w:r>
      <w:r w:rsidR="00442F71">
        <w:t>higher LOD scores for</w:t>
      </w:r>
      <w:r w:rsidR="00883C70">
        <w:t xml:space="preserve"> the QTL on</w:t>
      </w:r>
      <w:r w:rsidR="00442F71">
        <w:t xml:space="preserve"> Chr02K, Chr02N, and the latter half of Chr05N</w:t>
      </w:r>
      <w:r w:rsidR="00883C70">
        <w:t>, while f</w:t>
      </w:r>
      <w:r w:rsidR="00442F71">
        <w:t xml:space="preserve">lowering date had higher LOD scores for </w:t>
      </w:r>
      <w:r w:rsidR="00883C70">
        <w:t xml:space="preserve">the QTL on </w:t>
      </w:r>
      <w:r w:rsidR="00442F71">
        <w:t>Chr04K, the first half of Chr05N, and Chr09K.</w:t>
      </w:r>
      <w:r w:rsidR="00883C70">
        <w:t xml:space="preserve"> The most distinct QTL were on Chr02K, highly significant for flowering GDD but marginally for flowering date, and on the first part of Chr05N, highly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3E315298" w:rsidR="002A0403" w:rsidRDefault="001F7232" w:rsidP="00DC1F5D">
      <w:pPr>
        <w:ind w:firstLine="720"/>
      </w:pPr>
      <w:r>
        <w:rPr>
          <w:noProof/>
        </w:rPr>
        <w:lastRenderedPageBreak/>
        <w:drawing>
          <wp:anchor distT="0" distB="0" distL="114300" distR="114300" simplePos="0" relativeHeight="251680768" behindDoc="0" locked="0" layoutInCell="1" allowOverlap="1" wp14:anchorId="79678337" wp14:editId="1832C910">
            <wp:simplePos x="0" y="0"/>
            <wp:positionH relativeFrom="column">
              <wp:posOffset>-60187</wp:posOffset>
            </wp:positionH>
            <wp:positionV relativeFrom="paragraph">
              <wp:posOffset>5807103</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442F71">
        <w:rPr>
          <w:noProof/>
        </w:rPr>
        <w:drawing>
          <wp:anchor distT="0" distB="0" distL="114300" distR="114300" simplePos="0" relativeHeight="251679744" behindDoc="0" locked="0" layoutInCell="1" allowOverlap="1" wp14:anchorId="1EFF12FF" wp14:editId="4F4788B5">
            <wp:simplePos x="0" y="0"/>
            <wp:positionH relativeFrom="margin">
              <wp:align>center</wp:align>
            </wp:positionH>
            <wp:positionV relativeFrom="paragraph">
              <wp:posOffset>0</wp:posOffset>
            </wp:positionV>
            <wp:extent cx="5474335" cy="3284220"/>
            <wp:effectExtent l="0" t="0" r="0" b="0"/>
            <wp:wrapSquare wrapText="bothSides"/>
            <wp:docPr id="5" name="Picture 5" descr="A picture containing colorful,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50_7_SITES_LOD_FL50_GDD.png"/>
                    <pic:cNvPicPr/>
                  </pic:nvPicPr>
                  <pic:blipFill>
                    <a:blip r:embed="rId16">
                      <a:extLst>
                        <a:ext uri="{28A0092B-C50C-407E-A947-70E740481C1C}">
                          <a14:useLocalDpi xmlns:a14="http://schemas.microsoft.com/office/drawing/2010/main" val="0"/>
                        </a:ext>
                      </a:extLst>
                    </a:blip>
                    <a:stretch>
                      <a:fillRect/>
                    </a:stretch>
                  </pic:blipFill>
                  <pic:spPr>
                    <a:xfrm>
                      <a:off x="0" y="0"/>
                      <a:ext cx="5474335" cy="3284220"/>
                    </a:xfrm>
                    <a:prstGeom prst="rect">
                      <a:avLst/>
                    </a:prstGeom>
                  </pic:spPr>
                </pic:pic>
              </a:graphicData>
            </a:graphic>
            <wp14:sizeRelH relativeFrom="page">
              <wp14:pctWidth>0</wp14:pctWidth>
            </wp14:sizeRelH>
            <wp14:sizeRelV relativeFrom="page">
              <wp14:pctHeight>0</wp14:pctHeight>
            </wp14:sizeRelV>
          </wp:anchor>
        </w:drawing>
      </w:r>
      <w:r w:rsidR="002A0403">
        <w:t xml:space="preserve">All </w:t>
      </w:r>
      <w:commentRangeStart w:id="3"/>
      <w:r w:rsidR="002A0403">
        <w:t xml:space="preserve">eight </w:t>
      </w:r>
      <w:commentRangeEnd w:id="3"/>
      <w:r>
        <w:rPr>
          <w:rStyle w:val="CommentReference"/>
        </w:rPr>
        <w:commentReference w:id="3"/>
      </w:r>
      <w:r w:rsidR="002A0403">
        <w:t xml:space="preserve">QTL exhibited significant GxE between common garden sites. </w:t>
      </w:r>
      <w:r w:rsidR="00113FD9">
        <w:t>Our cross design allowed us to</w:t>
      </w:r>
      <w:r w:rsidR="00C1388E">
        <w:t xml:space="preserve"> estimate allelic effects of alleles from both F1 individuals. </w:t>
      </w:r>
      <w:r w:rsidR="005D4CBB">
        <w:t xml:space="preserve">In the </w:t>
      </w:r>
      <w:r w:rsidR="00C1388E">
        <w:t xml:space="preserve">early flowering </w:t>
      </w:r>
      <w:r w:rsidR="00E40396">
        <w:t>allele set</w:t>
      </w:r>
      <w:r w:rsidR="00C1388E">
        <w:t xml:space="preserve">, </w:t>
      </w:r>
      <w:proofErr w:type="spellStart"/>
      <w:r w:rsidR="00C1388E">
        <w:t>AxB</w:t>
      </w:r>
      <w:proofErr w:type="spellEnd"/>
      <w:r w:rsidR="00C1388E">
        <w:t>,</w:t>
      </w:r>
      <w:r w:rsidR="005D4CBB">
        <w:t xml:space="preserve"> at </w:t>
      </w:r>
      <w:r w:rsidR="000C3919">
        <w:t>TX2</w:t>
      </w:r>
      <w:r w:rsidR="005D4CBB">
        <w:t xml:space="preserve">, five of eight lowland alleles delayed flowering date. In the </w:t>
      </w:r>
      <w:proofErr w:type="spellStart"/>
      <w:r w:rsidR="005D4CBB">
        <w:t>CxD</w:t>
      </w:r>
      <w:proofErr w:type="spellEnd"/>
      <w:r w:rsidR="005D4CBB">
        <w:t xml:space="preserve"> cross at </w:t>
      </w:r>
      <w:r w:rsidR="00AE38E9">
        <w:t>TX2</w:t>
      </w:r>
      <w:r w:rsidR="005D4CBB">
        <w:t xml:space="preserv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the F0 and F1.</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 xml:space="preserve">28 </w:t>
      </w:r>
      <w:proofErr w:type="gramStart"/>
      <w:r w:rsidR="002059D6">
        <w:t>site</w:t>
      </w:r>
      <w:proofErr w:type="gramEnd"/>
      <w:r w:rsidR="00855134">
        <w:t xml:space="preserve"> by QTL combinations for the </w:t>
      </w:r>
      <w:proofErr w:type="spellStart"/>
      <w:r w:rsidR="00855134">
        <w:t>AxB</w:t>
      </w:r>
      <w:proofErr w:type="spellEnd"/>
      <w:r w:rsidR="00855134">
        <w:t xml:space="preserve"> early flowering alleles</w:t>
      </w:r>
      <w:r w:rsidR="002059D6">
        <w:t xml:space="preserve">, the Midwest allele was accelerating flowering. </w:t>
      </w:r>
      <w:r w:rsidR="00855134">
        <w:t xml:space="preserve">For </w:t>
      </w:r>
      <w:r w:rsidR="002059D6">
        <w:t xml:space="preserve">16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 xml:space="preserve">These effects were also consistent with the observed order of flowering in the F0 and F1. </w:t>
      </w:r>
      <w:r w:rsidR="00AE5D08">
        <w:t xml:space="preserve">All eight QTL affected flowering date for at least one northern site for both the early and late </w:t>
      </w:r>
      <w:r w:rsidR="00AE5D08">
        <w:lastRenderedPageBreak/>
        <w:t>flowering allele sets. Th</w:t>
      </w:r>
      <w:r w:rsidR="0061553C">
        <w:t>us,</w:t>
      </w:r>
      <w:r w:rsidR="00AE5D08">
        <w:t xml:space="preserve"> we hypothesized that all eight regions were important regions affecting </w:t>
      </w:r>
      <w:r>
        <w:rPr>
          <w:noProof/>
        </w:rPr>
        <w:drawing>
          <wp:anchor distT="0" distB="0" distL="114300" distR="114300" simplePos="0" relativeHeight="251681792" behindDoc="0" locked="0" layoutInCell="1" allowOverlap="1" wp14:anchorId="0AB1FFF9" wp14:editId="053A72DB">
            <wp:simplePos x="0" y="0"/>
            <wp:positionH relativeFrom="margin">
              <wp:align>right</wp:align>
            </wp:positionH>
            <wp:positionV relativeFrom="paragraph">
              <wp:posOffset>445411</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AE5D08">
        <w:t xml:space="preserve">flowering in the Midwest subpopulation. </w:t>
      </w:r>
    </w:p>
    <w:p w14:paraId="1E628AE7" w14:textId="14ACA48C" w:rsidR="001F7232" w:rsidRDefault="001F7232" w:rsidP="00DC1F5D">
      <w:pPr>
        <w:ind w:firstLine="720"/>
      </w:pPr>
    </w:p>
    <w:p w14:paraId="51906058" w14:textId="470C84BE" w:rsidR="002A0403" w:rsidRDefault="00247A73" w:rsidP="002A0403">
      <w:r>
        <w:t>Kingsville</w:t>
      </w:r>
      <w:r w:rsidR="00705607">
        <w:t xml:space="preserve"> (TX1)</w:t>
      </w:r>
      <w:r>
        <w:t xml:space="preserve"> represents a marked departure from the temperate growth habits at the other nine sites. In general, </w:t>
      </w:r>
      <w:commentRangeStart w:id="4"/>
      <w:commentRangeStart w:id="5"/>
      <w:commentRangeStart w:id="6"/>
      <w:r>
        <w:t>heritability</w:t>
      </w:r>
      <w:commentRangeEnd w:id="4"/>
      <w:r>
        <w:rPr>
          <w:rStyle w:val="CommentReference"/>
        </w:rPr>
        <w:commentReference w:id="4"/>
      </w:r>
      <w:commentRangeEnd w:id="5"/>
      <w:r>
        <w:rPr>
          <w:rStyle w:val="CommentReference"/>
        </w:rPr>
        <w:commentReference w:id="5"/>
      </w:r>
      <w:commentRangeEnd w:id="6"/>
      <w:r>
        <w:rPr>
          <w:rStyle w:val="CommentReference"/>
        </w:rPr>
        <w:commentReference w:id="6"/>
      </w:r>
      <w:r>
        <w:t xml:space="preserve"> for flowering was lowest at </w:t>
      </w:r>
      <w:r w:rsidR="00705607">
        <w:t>TX1</w:t>
      </w:r>
      <w:r>
        <w:t xml:space="preserve"> in both the diversity panel and the </w:t>
      </w:r>
      <w:proofErr w:type="spellStart"/>
      <w:r>
        <w:t>fourway</w:t>
      </w:r>
      <w:proofErr w:type="spellEnd"/>
      <w:r>
        <w:t xml:space="preserve"> cross, indicating a larger effect of environment on phenotypic variance at this site. At this site</w:t>
      </w:r>
      <w:r w:rsidR="002059D6">
        <w:t xml:space="preserve">, 2 </w:t>
      </w:r>
      <w:proofErr w:type="spellStart"/>
      <w:r w:rsidR="002059D6">
        <w:t>AxB</w:t>
      </w:r>
      <w:proofErr w:type="spellEnd"/>
      <w:r w:rsidR="002059D6">
        <w:t xml:space="preserve"> Midwest QTL accelerated flowering, and 2 delayed flowering. In </w:t>
      </w:r>
      <w:proofErr w:type="spellStart"/>
      <w:r w:rsidR="002059D6">
        <w:t>CxD</w:t>
      </w:r>
      <w:proofErr w:type="spellEnd"/>
      <w:r w:rsidR="002059D6">
        <w:t xml:space="preserve">, alleles at four Midwest QTL accelerated flowering. </w:t>
      </w:r>
    </w:p>
    <w:p w14:paraId="707C7FC7" w14:textId="6620334A" w:rsidR="00A94451" w:rsidRDefault="00A94451"/>
    <w:p w14:paraId="7DC2DE5A" w14:textId="63423070" w:rsidR="00872127" w:rsidRDefault="00442F71">
      <w:r w:rsidRPr="002C2BA5">
        <w:rPr>
          <w:noProof/>
        </w:rPr>
        <w:drawing>
          <wp:anchor distT="0" distB="0" distL="114300" distR="114300" simplePos="0" relativeHeight="251664384" behindDoc="0" locked="0" layoutInCell="1" allowOverlap="1" wp14:anchorId="39688C1F" wp14:editId="49848FB0">
            <wp:simplePos x="0" y="0"/>
            <wp:positionH relativeFrom="margin">
              <wp:posOffset>-131197</wp:posOffset>
            </wp:positionH>
            <wp:positionV relativeFrom="paragraph">
              <wp:posOffset>441</wp:posOffset>
            </wp:positionV>
            <wp:extent cx="3677920"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77920" cy="2136775"/>
                    </a:xfrm>
                    <a:prstGeom prst="rect">
                      <a:avLst/>
                    </a:prstGeom>
                  </pic:spPr>
                </pic:pic>
              </a:graphicData>
            </a:graphic>
          </wp:anchor>
        </w:drawing>
      </w:r>
    </w:p>
    <w:p w14:paraId="4EC0CAD2" w14:textId="67EA5833" w:rsidR="00AE5D08" w:rsidRDefault="00AE5D08"/>
    <w:p w14:paraId="6F95DF1F" w14:textId="639DA491" w:rsidR="00AE5D08" w:rsidRDefault="00AE5D08"/>
    <w:p w14:paraId="31BF35B4" w14:textId="0F7C0ADE" w:rsidR="00AE5D08" w:rsidRDefault="00AE5D08"/>
    <w:p w14:paraId="7E8EDF95" w14:textId="77777777" w:rsidR="001F188C" w:rsidRDefault="001F188C" w:rsidP="00247A73">
      <w:pPr>
        <w:ind w:firstLine="720"/>
      </w:pPr>
    </w:p>
    <w:p w14:paraId="6DC17A70" w14:textId="4044D41D" w:rsidR="001F188C" w:rsidRDefault="001F188C" w:rsidP="00247A73">
      <w:pPr>
        <w:ind w:firstLine="720"/>
      </w:pPr>
    </w:p>
    <w:p w14:paraId="65B207CA" w14:textId="77777777" w:rsidR="001F188C" w:rsidRDefault="001F188C" w:rsidP="00247A73">
      <w:pPr>
        <w:ind w:firstLine="720"/>
      </w:pPr>
    </w:p>
    <w:p w14:paraId="3A4C7CEA" w14:textId="38002EAD" w:rsidR="00DC1F5D" w:rsidRPr="00DC1F5D" w:rsidRDefault="00DC1F5D" w:rsidP="00DC1F5D">
      <w:pPr>
        <w:rPr>
          <w:i/>
          <w:iCs/>
        </w:rPr>
      </w:pPr>
      <w:r>
        <w:rPr>
          <w:i/>
          <w:iCs/>
        </w:rPr>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w:t>
      </w:r>
      <w:proofErr w:type="spellStart"/>
      <w:r w:rsidR="00335591">
        <w:lastRenderedPageBreak/>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7"/>
      <w:r>
        <w:t xml:space="preserve">with one or more of </w:t>
      </w:r>
      <w:commentRangeEnd w:id="7"/>
      <w:r>
        <w:rPr>
          <w:rStyle w:val="CommentReference"/>
        </w:rPr>
        <w:commentReference w:id="7"/>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2CB5BEA5"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34EC966D" w14:textId="77777777" w:rsidR="00AC59C4" w:rsidRDefault="00AC59C4"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8"/>
      <w:commentRangeEnd w:id="8"/>
      <w:r w:rsidR="00A2334A">
        <w:rPr>
          <w:rStyle w:val="CommentReference"/>
        </w:rPr>
        <w:commentReference w:id="8"/>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51863299"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ce MacQueen" w:date="2020-06-07T13:52:00Z" w:initials="AHM">
    <w:p w14:paraId="302B2C1A" w14:textId="1C5BE1D0" w:rsidR="007102B8" w:rsidRDefault="007102B8" w:rsidP="007102B8">
      <w:pPr>
        <w:rPr>
          <w:i/>
          <w:iCs/>
        </w:rPr>
      </w:pPr>
      <w:r>
        <w:rPr>
          <w:rStyle w:val="CommentReference"/>
        </w:rPr>
        <w:annotationRef/>
      </w:r>
      <w:r>
        <w:rPr>
          <w:i/>
          <w:iCs/>
        </w:rPr>
        <w:t>Introduction outline</w:t>
      </w:r>
    </w:p>
    <w:p w14:paraId="71396494" w14:textId="77777777" w:rsidR="007102B8" w:rsidRDefault="007102B8" w:rsidP="007102B8">
      <w:pPr>
        <w:rPr>
          <w:i/>
          <w:iCs/>
        </w:rPr>
      </w:pPr>
    </w:p>
    <w:p w14:paraId="61B457ED" w14:textId="00C8BDEF" w:rsidR="007102B8" w:rsidRDefault="007102B8" w:rsidP="007102B8">
      <w:pPr>
        <w:rPr>
          <w:i/>
          <w:iCs/>
        </w:rPr>
      </w:pPr>
      <w:r w:rsidRPr="001F188C">
        <w:rPr>
          <w:i/>
          <w:iCs/>
        </w:rPr>
        <w:t># Flowering and phenology importance to the plant</w:t>
      </w:r>
    </w:p>
    <w:p w14:paraId="5E9E0021" w14:textId="77777777" w:rsidR="007102B8" w:rsidRPr="001F188C" w:rsidRDefault="007102B8" w:rsidP="007102B8">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6E77D471" w14:textId="77777777" w:rsidR="007102B8" w:rsidRPr="001F188C" w:rsidRDefault="007102B8" w:rsidP="007102B8">
      <w:pPr>
        <w:rPr>
          <w:i/>
          <w:iCs/>
        </w:rPr>
      </w:pPr>
      <w:r w:rsidRPr="001F188C">
        <w:rPr>
          <w:i/>
          <w:iCs/>
        </w:rPr>
        <w:t># Management of switchgrass for biofuels is informed by an understanding of the biology underpinning plant responses to the environment.</w:t>
      </w:r>
    </w:p>
    <w:p w14:paraId="061DE6D2" w14:textId="77777777" w:rsidR="007102B8" w:rsidRPr="001F188C" w:rsidRDefault="007102B8" w:rsidP="007102B8">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0FE4A813" w14:textId="442CABD4" w:rsidR="007102B8" w:rsidRDefault="007102B8">
      <w:pPr>
        <w:pStyle w:val="CommentText"/>
      </w:pPr>
    </w:p>
  </w:comment>
  <w:comment w:id="2" w:author="Alice MacQueen" w:date="2020-05-28T12:36:00Z" w:initials="AHM">
    <w:p w14:paraId="2843803C" w14:textId="4D5392EB" w:rsidR="009E0622" w:rsidRDefault="009E0622">
      <w:pPr>
        <w:pStyle w:val="CommentText"/>
      </w:pPr>
      <w:r>
        <w:rPr>
          <w:rStyle w:val="CommentReference"/>
        </w:rPr>
        <w:annotationRef/>
      </w:r>
      <w:r>
        <w:t xml:space="preserve">This should mirror the knowledge of mechanisms for flowering from the intro – probably photoperiod first. </w:t>
      </w:r>
      <w:r w:rsidR="00F7771E">
        <w:t xml:space="preserve">Then some plot that shows how tons of individuals flower before daylengths start shortening at several sites. </w:t>
      </w:r>
      <w:r>
        <w:t xml:space="preserve">Then </w:t>
      </w:r>
      <w:r w:rsidR="00F7771E">
        <w:t xml:space="preserve">use </w:t>
      </w:r>
      <w:r>
        <w:t>GDD</w:t>
      </w:r>
      <w:r w:rsidR="00F7771E">
        <w:t xml:space="preserve"> instead</w:t>
      </w:r>
      <w:r>
        <w:t>?</w:t>
      </w:r>
    </w:p>
  </w:comment>
  <w:comment w:id="3" w:author="Alice MacQueen" w:date="2020-06-12T17:03:00Z" w:initials="AHM">
    <w:p w14:paraId="7C8EA515" w14:textId="77777777" w:rsidR="001F7232" w:rsidRDefault="001F7232" w:rsidP="001F7232">
      <w:pPr>
        <w:pStyle w:val="CommentText"/>
        <w:rPr>
          <w:rFonts w:ascii="Verdana" w:hAnsi="Verdana"/>
        </w:rPr>
      </w:pPr>
      <w:r>
        <w:rPr>
          <w:rStyle w:val="CommentReference"/>
        </w:rPr>
        <w:annotationRef/>
      </w:r>
      <w:r>
        <w:rPr>
          <w:rStyle w:val="CommentReference"/>
        </w:rPr>
        <w:annotationRef/>
      </w:r>
      <w:r>
        <w:rPr>
          <w:rFonts w:ascii="Verdana" w:hAnsi="Verdana"/>
        </w:rPr>
        <w:t>If QTL Effect is negative: lowland allele is delaying flowering - making D2F larger. Upland allele is making D2F shorter.</w:t>
      </w:r>
    </w:p>
    <w:p w14:paraId="075FFEEF" w14:textId="77777777" w:rsidR="001F7232" w:rsidRDefault="001F7232" w:rsidP="001F7232">
      <w:pPr>
        <w:pStyle w:val="CommentText"/>
        <w:rPr>
          <w:rFonts w:ascii="Verdana" w:hAnsi="Verdana"/>
        </w:rPr>
      </w:pPr>
      <w:r>
        <w:rPr>
          <w:rFonts w:ascii="Verdana" w:hAnsi="Verdana"/>
        </w:rPr>
        <w:t>DAC: early flowering Midwest</w:t>
      </w:r>
    </w:p>
    <w:p w14:paraId="08C3C44F" w14:textId="77777777" w:rsidR="001F7232" w:rsidRDefault="001F7232" w:rsidP="001F7232">
      <w:pPr>
        <w:pStyle w:val="CommentText"/>
        <w:rPr>
          <w:rFonts w:ascii="Verdana" w:hAnsi="Verdana"/>
        </w:rPr>
      </w:pPr>
      <w:r>
        <w:rPr>
          <w:rFonts w:ascii="Verdana" w:hAnsi="Verdana"/>
        </w:rPr>
        <w:t>VS16: late flowering Midwest</w:t>
      </w:r>
    </w:p>
    <w:p w14:paraId="594EC7FD" w14:textId="77777777" w:rsidR="001F7232" w:rsidRDefault="001F7232" w:rsidP="001F7232">
      <w:pPr>
        <w:pStyle w:val="CommentText"/>
        <w:rPr>
          <w:rFonts w:ascii="Verdana" w:hAnsi="Verdana"/>
        </w:rPr>
      </w:pPr>
      <w:r>
        <w:rPr>
          <w:rFonts w:ascii="Verdana" w:hAnsi="Verdana"/>
        </w:rPr>
        <w:t>AP13: early flowering Gulf</w:t>
      </w:r>
    </w:p>
    <w:p w14:paraId="3E5B2514" w14:textId="77777777" w:rsidR="001F7232" w:rsidRDefault="001F7232" w:rsidP="001F7232">
      <w:pPr>
        <w:pStyle w:val="CommentText"/>
        <w:rPr>
          <w:rFonts w:ascii="Verdana" w:hAnsi="Verdana"/>
        </w:rPr>
      </w:pPr>
      <w:r>
        <w:rPr>
          <w:rFonts w:ascii="Verdana" w:hAnsi="Verdana"/>
        </w:rPr>
        <w:t>WBC: late flowering Gulf</w:t>
      </w:r>
    </w:p>
    <w:p w14:paraId="49AA46E2" w14:textId="77777777" w:rsidR="001F7232" w:rsidRDefault="001F7232" w:rsidP="001F7232">
      <w:pPr>
        <w:pStyle w:val="CommentText"/>
        <w:rPr>
          <w:rFonts w:ascii="Verdana" w:hAnsi="Verdana"/>
        </w:rPr>
      </w:pPr>
    </w:p>
    <w:p w14:paraId="246E250B" w14:textId="77777777" w:rsidR="001F7232" w:rsidRDefault="001F7232" w:rsidP="001F7232">
      <w:pPr>
        <w:pStyle w:val="CommentText"/>
      </w:pPr>
      <w:r>
        <w:rPr>
          <w:rFonts w:ascii="Arial" w:hAnsi="Arial" w:cs="Arial"/>
          <w:color w:val="1D1C1D"/>
          <w:sz w:val="23"/>
          <w:szCs w:val="23"/>
          <w:shd w:val="clear" w:color="auto" w:fill="F8F8F8"/>
        </w:rPr>
        <w:t>A = AP13, B = DAK, C = WBC, D = VS16</w:t>
      </w:r>
    </w:p>
    <w:p w14:paraId="2BFC99C7" w14:textId="308FE1C7" w:rsidR="001F7232" w:rsidRDefault="001F7232">
      <w:pPr>
        <w:pStyle w:val="CommentText"/>
      </w:pPr>
    </w:p>
  </w:comment>
  <w:comment w:id="4"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5"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6" w:author="Alice MacQueen" w:date="2020-05-21T12:21:00Z" w:initials="AHM">
    <w:p w14:paraId="19513F9F" w14:textId="77777777" w:rsidR="00247A73" w:rsidRDefault="00247A73" w:rsidP="00247A7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7"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 w:id="8" w:author="Alice MacQueen" w:date="2020-05-21T12:03:00Z" w:initials="AHM">
    <w:p w14:paraId="66A9B572" w14:textId="77777777" w:rsidR="00A2334A" w:rsidRDefault="00A2334A" w:rsidP="00A2334A">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E4A813" w15:done="0"/>
  <w15:commentEx w15:paraId="2843803C" w15:done="0"/>
  <w15:commentEx w15:paraId="2BFC99C7" w15:done="0"/>
  <w15:commentEx w15:paraId="73213749" w15:done="0"/>
  <w15:commentEx w15:paraId="49C80414" w15:paraIdParent="73213749" w15:done="0"/>
  <w15:commentEx w15:paraId="19513F9F" w15:paraIdParent="73213749"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6FB6" w16cex:dateUtc="2020-06-07T18:52:00Z"/>
  <w16cex:commentExtensible w16cex:durableId="227A2EE2" w16cex:dateUtc="2020-05-28T17:36:00Z"/>
  <w16cex:commentExtensible w16cex:durableId="228E33CB" w16cex:dateUtc="2020-06-12T22:03: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E4A813" w16cid:durableId="22876FB6"/>
  <w16cid:commentId w16cid:paraId="2843803C" w16cid:durableId="227A2EE2"/>
  <w16cid:commentId w16cid:paraId="2BFC99C7" w16cid:durableId="228E33CB"/>
  <w16cid:commentId w16cid:paraId="73213749" w16cid:durableId="2270EF03"/>
  <w16cid:commentId w16cid:paraId="49C80414" w16cid:durableId="2270F0AC"/>
  <w16cid:commentId w16cid:paraId="19513F9F"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DC6088" w14:textId="77777777" w:rsidR="00305FD5" w:rsidRDefault="00305FD5" w:rsidP="007B55E9">
      <w:pPr>
        <w:spacing w:after="0" w:line="240" w:lineRule="auto"/>
      </w:pPr>
      <w:r>
        <w:separator/>
      </w:r>
    </w:p>
  </w:endnote>
  <w:endnote w:type="continuationSeparator" w:id="0">
    <w:p w14:paraId="5C2D8AE4" w14:textId="77777777" w:rsidR="00305FD5" w:rsidRDefault="00305FD5"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35D0A3" w14:textId="77777777" w:rsidR="00305FD5" w:rsidRDefault="00305FD5" w:rsidP="007B55E9">
      <w:pPr>
        <w:spacing w:after="0" w:line="240" w:lineRule="auto"/>
      </w:pPr>
      <w:r>
        <w:separator/>
      </w:r>
    </w:p>
  </w:footnote>
  <w:footnote w:type="continuationSeparator" w:id="0">
    <w:p w14:paraId="7644D927" w14:textId="77777777" w:rsidR="00305FD5" w:rsidRDefault="00305FD5"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8173C"/>
    <w:rsid w:val="00083CC4"/>
    <w:rsid w:val="00092A16"/>
    <w:rsid w:val="00094F9D"/>
    <w:rsid w:val="000A37C2"/>
    <w:rsid w:val="000A4FC8"/>
    <w:rsid w:val="000A5C17"/>
    <w:rsid w:val="000B43C1"/>
    <w:rsid w:val="000B6138"/>
    <w:rsid w:val="000C3919"/>
    <w:rsid w:val="00113FD9"/>
    <w:rsid w:val="00131685"/>
    <w:rsid w:val="00144530"/>
    <w:rsid w:val="001475B5"/>
    <w:rsid w:val="00176CA1"/>
    <w:rsid w:val="001A454F"/>
    <w:rsid w:val="001B6997"/>
    <w:rsid w:val="001F188C"/>
    <w:rsid w:val="001F591D"/>
    <w:rsid w:val="001F7232"/>
    <w:rsid w:val="00203580"/>
    <w:rsid w:val="00205939"/>
    <w:rsid w:val="002059D6"/>
    <w:rsid w:val="00205EC7"/>
    <w:rsid w:val="00233A42"/>
    <w:rsid w:val="00236B2F"/>
    <w:rsid w:val="00247A73"/>
    <w:rsid w:val="00255B02"/>
    <w:rsid w:val="002621DA"/>
    <w:rsid w:val="00265861"/>
    <w:rsid w:val="00286B13"/>
    <w:rsid w:val="00290289"/>
    <w:rsid w:val="002A008E"/>
    <w:rsid w:val="002A0403"/>
    <w:rsid w:val="002A746D"/>
    <w:rsid w:val="002B35A4"/>
    <w:rsid w:val="002C2BA5"/>
    <w:rsid w:val="002D1D34"/>
    <w:rsid w:val="002E3A05"/>
    <w:rsid w:val="00305FD5"/>
    <w:rsid w:val="00313DBE"/>
    <w:rsid w:val="00331407"/>
    <w:rsid w:val="00335591"/>
    <w:rsid w:val="00336B7B"/>
    <w:rsid w:val="0034545A"/>
    <w:rsid w:val="00351571"/>
    <w:rsid w:val="00360D0B"/>
    <w:rsid w:val="00374233"/>
    <w:rsid w:val="003D0CEF"/>
    <w:rsid w:val="003D2058"/>
    <w:rsid w:val="00401C85"/>
    <w:rsid w:val="00406FA1"/>
    <w:rsid w:val="0041024B"/>
    <w:rsid w:val="00412A1F"/>
    <w:rsid w:val="00442F71"/>
    <w:rsid w:val="0044729E"/>
    <w:rsid w:val="004626A2"/>
    <w:rsid w:val="00471AD0"/>
    <w:rsid w:val="0047633C"/>
    <w:rsid w:val="00483BCF"/>
    <w:rsid w:val="00487648"/>
    <w:rsid w:val="004A60B9"/>
    <w:rsid w:val="004C5D9D"/>
    <w:rsid w:val="004E7835"/>
    <w:rsid w:val="004F492B"/>
    <w:rsid w:val="005073D5"/>
    <w:rsid w:val="00543C77"/>
    <w:rsid w:val="0056359B"/>
    <w:rsid w:val="005779E9"/>
    <w:rsid w:val="0058030E"/>
    <w:rsid w:val="00593549"/>
    <w:rsid w:val="005B48F5"/>
    <w:rsid w:val="005D4CBB"/>
    <w:rsid w:val="0061553C"/>
    <w:rsid w:val="0062190D"/>
    <w:rsid w:val="00654CFA"/>
    <w:rsid w:val="006729EB"/>
    <w:rsid w:val="00673F5A"/>
    <w:rsid w:val="0069137C"/>
    <w:rsid w:val="006950C4"/>
    <w:rsid w:val="006B4FBE"/>
    <w:rsid w:val="006C3D6D"/>
    <w:rsid w:val="006D38ED"/>
    <w:rsid w:val="006E16D6"/>
    <w:rsid w:val="006E389A"/>
    <w:rsid w:val="006F3F61"/>
    <w:rsid w:val="007033E8"/>
    <w:rsid w:val="00705607"/>
    <w:rsid w:val="00706E79"/>
    <w:rsid w:val="007102B8"/>
    <w:rsid w:val="007168D8"/>
    <w:rsid w:val="00717014"/>
    <w:rsid w:val="00723A28"/>
    <w:rsid w:val="00730A2A"/>
    <w:rsid w:val="00741E58"/>
    <w:rsid w:val="0074757D"/>
    <w:rsid w:val="00781076"/>
    <w:rsid w:val="007A2678"/>
    <w:rsid w:val="007B4B3A"/>
    <w:rsid w:val="007B55E9"/>
    <w:rsid w:val="007D18ED"/>
    <w:rsid w:val="007D54E0"/>
    <w:rsid w:val="007F704B"/>
    <w:rsid w:val="0082026A"/>
    <w:rsid w:val="00854BAD"/>
    <w:rsid w:val="00855134"/>
    <w:rsid w:val="00866E58"/>
    <w:rsid w:val="00872127"/>
    <w:rsid w:val="00883C70"/>
    <w:rsid w:val="008856CF"/>
    <w:rsid w:val="008869BD"/>
    <w:rsid w:val="008D7BDE"/>
    <w:rsid w:val="008E2A5C"/>
    <w:rsid w:val="00905975"/>
    <w:rsid w:val="009219A5"/>
    <w:rsid w:val="00950031"/>
    <w:rsid w:val="0095061C"/>
    <w:rsid w:val="00973DCA"/>
    <w:rsid w:val="00983E7E"/>
    <w:rsid w:val="009944C8"/>
    <w:rsid w:val="009A0C54"/>
    <w:rsid w:val="009A6D99"/>
    <w:rsid w:val="009B6ED2"/>
    <w:rsid w:val="009B6EED"/>
    <w:rsid w:val="009D1BE5"/>
    <w:rsid w:val="009E0622"/>
    <w:rsid w:val="009E7BE1"/>
    <w:rsid w:val="009F0157"/>
    <w:rsid w:val="009F1E92"/>
    <w:rsid w:val="00A11543"/>
    <w:rsid w:val="00A1326C"/>
    <w:rsid w:val="00A2334A"/>
    <w:rsid w:val="00A44561"/>
    <w:rsid w:val="00A549E4"/>
    <w:rsid w:val="00A604DC"/>
    <w:rsid w:val="00A70A2A"/>
    <w:rsid w:val="00A86B1F"/>
    <w:rsid w:val="00A94451"/>
    <w:rsid w:val="00AA0FD7"/>
    <w:rsid w:val="00AA114E"/>
    <w:rsid w:val="00AB1BEC"/>
    <w:rsid w:val="00AC59C4"/>
    <w:rsid w:val="00AE38E9"/>
    <w:rsid w:val="00AE5D08"/>
    <w:rsid w:val="00AF1543"/>
    <w:rsid w:val="00AF4FC9"/>
    <w:rsid w:val="00AF5437"/>
    <w:rsid w:val="00B2786C"/>
    <w:rsid w:val="00B30A74"/>
    <w:rsid w:val="00B50C97"/>
    <w:rsid w:val="00B71AB0"/>
    <w:rsid w:val="00B96AEC"/>
    <w:rsid w:val="00BA245F"/>
    <w:rsid w:val="00BA605A"/>
    <w:rsid w:val="00BE78DF"/>
    <w:rsid w:val="00BF7FD8"/>
    <w:rsid w:val="00C1388E"/>
    <w:rsid w:val="00C30D0C"/>
    <w:rsid w:val="00C41CBE"/>
    <w:rsid w:val="00C45AA6"/>
    <w:rsid w:val="00C45B1E"/>
    <w:rsid w:val="00C6309B"/>
    <w:rsid w:val="00C94C15"/>
    <w:rsid w:val="00CB3AE3"/>
    <w:rsid w:val="00CC6D71"/>
    <w:rsid w:val="00CD6661"/>
    <w:rsid w:val="00D11638"/>
    <w:rsid w:val="00D33F3D"/>
    <w:rsid w:val="00D44CBF"/>
    <w:rsid w:val="00D56099"/>
    <w:rsid w:val="00D56C76"/>
    <w:rsid w:val="00D57CE3"/>
    <w:rsid w:val="00D72F4C"/>
    <w:rsid w:val="00D82B39"/>
    <w:rsid w:val="00D83F1A"/>
    <w:rsid w:val="00DC1F5D"/>
    <w:rsid w:val="00DD7C15"/>
    <w:rsid w:val="00DE2354"/>
    <w:rsid w:val="00E11130"/>
    <w:rsid w:val="00E26CA0"/>
    <w:rsid w:val="00E27759"/>
    <w:rsid w:val="00E35235"/>
    <w:rsid w:val="00E40396"/>
    <w:rsid w:val="00E44F28"/>
    <w:rsid w:val="00E4507C"/>
    <w:rsid w:val="00E466BF"/>
    <w:rsid w:val="00E7433B"/>
    <w:rsid w:val="00E82C32"/>
    <w:rsid w:val="00E92AC5"/>
    <w:rsid w:val="00E9448A"/>
    <w:rsid w:val="00EA260A"/>
    <w:rsid w:val="00EE2CFC"/>
    <w:rsid w:val="00EF30DE"/>
    <w:rsid w:val="00F1128C"/>
    <w:rsid w:val="00F16304"/>
    <w:rsid w:val="00F31FB2"/>
    <w:rsid w:val="00F40EC9"/>
    <w:rsid w:val="00F4170F"/>
    <w:rsid w:val="00F7771E"/>
    <w:rsid w:val="00F9061F"/>
    <w:rsid w:val="00FD1EA5"/>
    <w:rsid w:val="00FF1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10</TotalTime>
  <Pages>14</Pages>
  <Words>4508</Words>
  <Characters>2569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12</cp:revision>
  <dcterms:created xsi:type="dcterms:W3CDTF">2020-05-05T15:30:00Z</dcterms:created>
  <dcterms:modified xsi:type="dcterms:W3CDTF">2020-06-12T22:39:00Z</dcterms:modified>
</cp:coreProperties>
</file>